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8CC6768" w14:textId="7FFC6B23" w:rsidR="00114396" w:rsidRPr="000368C9" w:rsidRDefault="0008765C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t xml:space="preserve">Original </w:t>
      </w:r>
      <w:r w:rsidR="000368C9" w:rsidRPr="000368C9">
        <w:rPr>
          <w:rFonts w:ascii="Times New Roman" w:hAnsi="Times New Roman" w:cs="Times New Roman"/>
          <w:b/>
          <w:lang w:val="en-US"/>
        </w:rPr>
        <w:t>Research Article</w:t>
      </w:r>
    </w:p>
    <w:p w14:paraId="74A7AD96" w14:textId="057CA26C" w:rsidR="00182DE4" w:rsidRPr="000368C9" w:rsidRDefault="00034847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t xml:space="preserve">Title </w:t>
      </w:r>
      <w:r w:rsidR="00661DAC" w:rsidRPr="000368C9">
        <w:rPr>
          <w:rFonts w:ascii="Times New Roman" w:hAnsi="Times New Roman" w:cs="Times New Roman"/>
          <w:lang w:val="en-US"/>
        </w:rPr>
        <w:t>[</w:t>
      </w:r>
      <w:r w:rsidR="000368C9" w:rsidRPr="000368C9">
        <w:rPr>
          <w:rFonts w:ascii="Times New Roman" w:hAnsi="Times New Roman" w:cs="Times New Roman"/>
          <w:lang w:val="en-US"/>
        </w:rPr>
        <w:t xml:space="preserve">no more than three lines of type, </w:t>
      </w:r>
      <w:r w:rsidR="00A60E2B">
        <w:rPr>
          <w:rFonts w:ascii="Times New Roman" w:hAnsi="Times New Roman" w:cs="Times New Roman"/>
          <w:lang w:val="en-US"/>
        </w:rPr>
        <w:t>50</w:t>
      </w:r>
      <w:r w:rsidR="000368C9" w:rsidRPr="000368C9">
        <w:rPr>
          <w:rFonts w:ascii="Times New Roman" w:hAnsi="Times New Roman" w:cs="Times New Roman"/>
          <w:lang w:val="en-US"/>
        </w:rPr>
        <w:t xml:space="preserve"> characters (including spaces) per line]</w:t>
      </w:r>
    </w:p>
    <w:p w14:paraId="50651556" w14:textId="77777777" w:rsidR="00B44AE7" w:rsidRDefault="00B44AE7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5DF23FC3" w14:textId="1AF9D202" w:rsidR="0008765C" w:rsidRPr="000368C9" w:rsidRDefault="0008765C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>[insert AUTHORS here</w:t>
      </w:r>
      <w:r w:rsidR="00034847" w:rsidRPr="000368C9">
        <w:rPr>
          <w:rFonts w:ascii="Times New Roman" w:hAnsi="Times New Roman" w:cs="Times New Roman"/>
          <w:lang w:val="en-US"/>
        </w:rPr>
        <w:t>; FIRST name, MIDDLE name, LAST name</w:t>
      </w:r>
      <w:r w:rsidR="000368C9">
        <w:rPr>
          <w:rFonts w:ascii="Times New Roman" w:hAnsi="Times New Roman" w:cs="Times New Roman"/>
          <w:lang w:val="en-US"/>
        </w:rPr>
        <w:t>, avoid initials</w:t>
      </w:r>
      <w:r w:rsidRPr="000368C9">
        <w:rPr>
          <w:rFonts w:ascii="Times New Roman" w:hAnsi="Times New Roman" w:cs="Times New Roman"/>
          <w:lang w:val="en-US"/>
        </w:rPr>
        <w:t>]</w:t>
      </w:r>
    </w:p>
    <w:p w14:paraId="50F067F9" w14:textId="77777777" w:rsidR="00B44AE7" w:rsidRDefault="00B44AE7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4FD952C" w14:textId="3555D00C" w:rsidR="0008765C" w:rsidRPr="000368C9" w:rsidRDefault="0008765C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>[insert AFFILIATIONS here</w:t>
      </w:r>
      <w:r w:rsidR="000368C9">
        <w:rPr>
          <w:rFonts w:ascii="Times New Roman" w:hAnsi="Times New Roman" w:cs="Times New Roman"/>
          <w:lang w:val="en-US"/>
        </w:rPr>
        <w:t xml:space="preserve">; include: </w:t>
      </w:r>
      <w:r w:rsidR="000368C9" w:rsidRPr="000368C9">
        <w:rPr>
          <w:rFonts w:ascii="Times New Roman" w:hAnsi="Times New Roman" w:cs="Times New Roman"/>
          <w:lang w:val="en-US"/>
        </w:rPr>
        <w:t>department(s)/subunit(s); institution; city, state/region, postal code; country</w:t>
      </w:r>
      <w:r w:rsidRPr="000368C9">
        <w:rPr>
          <w:rFonts w:ascii="Times New Roman" w:hAnsi="Times New Roman" w:cs="Times New Roman"/>
          <w:lang w:val="en-US"/>
        </w:rPr>
        <w:t>]</w:t>
      </w:r>
    </w:p>
    <w:p w14:paraId="31D18C3B" w14:textId="77777777" w:rsidR="00B44AE7" w:rsidRDefault="00B44AE7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E1E9728" w14:textId="7C5B4D66" w:rsidR="00034847" w:rsidRDefault="000368C9" w:rsidP="00182DE4">
      <w:pPr>
        <w:spacing w:line="48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Contact</w:t>
      </w:r>
      <w:r w:rsidR="00034847" w:rsidRPr="000368C9">
        <w:rPr>
          <w:rFonts w:ascii="Times New Roman" w:hAnsi="Times New Roman" w:cs="Times New Roman"/>
          <w:lang w:val="en-US"/>
        </w:rPr>
        <w:t xml:space="preserve">: </w:t>
      </w:r>
      <w:r>
        <w:rPr>
          <w:rFonts w:ascii="Times New Roman" w:hAnsi="Times New Roman" w:cs="Times New Roman"/>
          <w:lang w:val="en-US"/>
        </w:rPr>
        <w:t>[include email address</w:t>
      </w:r>
      <w:r w:rsidR="00A60E2B">
        <w:rPr>
          <w:rFonts w:ascii="Times New Roman" w:hAnsi="Times New Roman" w:cs="Times New Roman"/>
          <w:lang w:val="en-US"/>
        </w:rPr>
        <w:t>, phone and fax numbers</w:t>
      </w:r>
      <w:r>
        <w:rPr>
          <w:rFonts w:ascii="Times New Roman" w:hAnsi="Times New Roman" w:cs="Times New Roman"/>
          <w:lang w:val="en-US"/>
        </w:rPr>
        <w:t>]</w:t>
      </w:r>
    </w:p>
    <w:p w14:paraId="4EFD85EE" w14:textId="77777777" w:rsidR="00B44AE7" w:rsidRDefault="00B44AE7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79FF6FE" w14:textId="0EDB2F61" w:rsidR="000368C9" w:rsidRDefault="000368C9" w:rsidP="00182DE4">
      <w:pPr>
        <w:spacing w:line="48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Additional footnotes: [include any additional information here, and only here. This might include current addresses, designation of co-authors, etc.]</w:t>
      </w:r>
    </w:p>
    <w:p w14:paraId="55B53C43" w14:textId="77777777" w:rsidR="00A60E2B" w:rsidRDefault="00A60E2B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24D5BA12" w14:textId="7AE019F6" w:rsidR="00A60E2B" w:rsidRPr="000368C9" w:rsidRDefault="00A60E2B" w:rsidP="00182DE4">
      <w:pPr>
        <w:spacing w:line="48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Running title: [no more than 50 characters including spaces]</w:t>
      </w:r>
    </w:p>
    <w:p w14:paraId="781D34F6" w14:textId="77777777" w:rsidR="005B348B" w:rsidRDefault="005B348B">
      <w:pPr>
        <w:rPr>
          <w:rFonts w:ascii="Times New Roman" w:hAnsi="Times New Roman" w:cs="Times New Roman"/>
          <w:lang w:val="en-US"/>
        </w:rPr>
      </w:pPr>
    </w:p>
    <w:p w14:paraId="28202645" w14:textId="5E42641E" w:rsidR="0008765C" w:rsidRPr="005B348B" w:rsidRDefault="005B348B">
      <w:pPr>
        <w:rPr>
          <w:rFonts w:ascii="Times New Roman" w:hAnsi="Times New Roman" w:cs="Times New Roman"/>
          <w:b/>
          <w:lang w:val="en-US"/>
        </w:rPr>
      </w:pPr>
      <w:r w:rsidRPr="005B348B">
        <w:rPr>
          <w:rFonts w:ascii="Times New Roman" w:hAnsi="Times New Roman" w:cs="Times New Roman"/>
          <w:b/>
          <w:lang w:val="en-US"/>
        </w:rPr>
        <w:t>[this file should not exceed 55,000 characters, including spaces</w:t>
      </w:r>
      <w:r w:rsidR="00A60E2B">
        <w:rPr>
          <w:rFonts w:ascii="Times New Roman" w:hAnsi="Times New Roman" w:cs="Times New Roman"/>
          <w:b/>
          <w:lang w:val="en-US"/>
        </w:rPr>
        <w:t>. Maximum seven figures and/or tables</w:t>
      </w:r>
      <w:r w:rsidRPr="005B348B">
        <w:rPr>
          <w:rFonts w:ascii="Times New Roman" w:hAnsi="Times New Roman" w:cs="Times New Roman"/>
          <w:b/>
          <w:lang w:val="en-US"/>
        </w:rPr>
        <w:t>]</w:t>
      </w:r>
      <w:r w:rsidR="0008765C" w:rsidRPr="005B348B">
        <w:rPr>
          <w:rFonts w:ascii="Times New Roman" w:hAnsi="Times New Roman" w:cs="Times New Roman"/>
          <w:b/>
          <w:lang w:val="en-US"/>
        </w:rPr>
        <w:br w:type="page"/>
      </w:r>
    </w:p>
    <w:p w14:paraId="75685066" w14:textId="0E378A1F" w:rsidR="005F0ACD" w:rsidRPr="000368C9" w:rsidRDefault="000368C9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lastRenderedPageBreak/>
        <w:t>Summary</w:t>
      </w:r>
    </w:p>
    <w:p w14:paraId="332C14B1" w14:textId="6F07D4C6" w:rsidR="005F0ACD" w:rsidRPr="000368C9" w:rsidRDefault="005F0ACD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 xml:space="preserve">[insert </w:t>
      </w:r>
      <w:r w:rsidR="000368C9">
        <w:rPr>
          <w:rFonts w:ascii="Times New Roman" w:hAnsi="Times New Roman" w:cs="Times New Roman"/>
          <w:lang w:val="en-US"/>
        </w:rPr>
        <w:t>SUMMARY</w:t>
      </w:r>
      <w:r w:rsidR="00B44AE7">
        <w:rPr>
          <w:rFonts w:ascii="Times New Roman" w:hAnsi="Times New Roman" w:cs="Times New Roman"/>
          <w:lang w:val="en-US"/>
        </w:rPr>
        <w:t>/ABSTRACT</w:t>
      </w:r>
      <w:r w:rsidRPr="000368C9">
        <w:rPr>
          <w:rFonts w:ascii="Times New Roman" w:hAnsi="Times New Roman" w:cs="Times New Roman"/>
          <w:lang w:val="en-US"/>
        </w:rPr>
        <w:t xml:space="preserve"> here; </w:t>
      </w:r>
      <w:r w:rsidR="00034847" w:rsidRPr="000368C9">
        <w:rPr>
          <w:rFonts w:ascii="Times New Roman" w:hAnsi="Times New Roman" w:cs="Times New Roman"/>
          <w:lang w:val="en-US"/>
        </w:rPr>
        <w:t xml:space="preserve">no more than </w:t>
      </w:r>
      <w:r w:rsidR="000368C9">
        <w:rPr>
          <w:rFonts w:ascii="Times New Roman" w:hAnsi="Times New Roman" w:cs="Times New Roman"/>
          <w:lang w:val="en-US"/>
        </w:rPr>
        <w:t>150</w:t>
      </w:r>
      <w:r w:rsidRPr="000368C9">
        <w:rPr>
          <w:rFonts w:ascii="Times New Roman" w:hAnsi="Times New Roman" w:cs="Times New Roman"/>
          <w:lang w:val="en-US"/>
        </w:rPr>
        <w:t xml:space="preserve"> words, no references]</w:t>
      </w:r>
    </w:p>
    <w:p w14:paraId="0A7F93C3" w14:textId="77777777" w:rsidR="0008765C" w:rsidRDefault="0008765C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76D63E80" w14:textId="77777777" w:rsidR="000368C9" w:rsidRDefault="000368C9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1428B1B5" w14:textId="5281A672" w:rsidR="000368C9" w:rsidRPr="000368C9" w:rsidRDefault="000368C9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t>Highlights</w:t>
      </w:r>
    </w:p>
    <w:p w14:paraId="7836344F" w14:textId="601E89E7" w:rsidR="000368C9" w:rsidRDefault="000368C9" w:rsidP="000368C9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[up to 4 bullet points]</w:t>
      </w:r>
    </w:p>
    <w:p w14:paraId="07D3B6F5" w14:textId="4B0E7003" w:rsidR="000368C9" w:rsidRDefault="000368C9" w:rsidP="000368C9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[85 characters per bullet point, including spaces]</w:t>
      </w:r>
    </w:p>
    <w:p w14:paraId="2B392A09" w14:textId="11D40B4C" w:rsidR="000368C9" w:rsidRPr="000368C9" w:rsidRDefault="000368C9" w:rsidP="000368C9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[should convey the core findings of the article]</w:t>
      </w:r>
    </w:p>
    <w:p w14:paraId="52DB450B" w14:textId="77777777" w:rsidR="000368C9" w:rsidRPr="000368C9" w:rsidRDefault="000368C9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6B5400B" w14:textId="77777777" w:rsidR="00034847" w:rsidRPr="000368C9" w:rsidRDefault="00034847">
      <w:pPr>
        <w:rPr>
          <w:rFonts w:ascii="Times New Roman" w:hAnsi="Times New Roman" w:cs="Times New Roman"/>
          <w:b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br w:type="page"/>
      </w:r>
    </w:p>
    <w:p w14:paraId="5CA5E0F5" w14:textId="637C682C" w:rsidR="0008765C" w:rsidRPr="000368C9" w:rsidRDefault="0008765C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t>Introduction</w:t>
      </w:r>
    </w:p>
    <w:p w14:paraId="2E58FE80" w14:textId="37B16A67" w:rsidR="00182DE4" w:rsidRPr="000368C9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>[insert TEXT here</w:t>
      </w:r>
      <w:r w:rsidR="009C356B">
        <w:rPr>
          <w:rFonts w:ascii="Times New Roman" w:hAnsi="Times New Roman" w:cs="Times New Roman"/>
          <w:lang w:val="en-US"/>
        </w:rPr>
        <w:t xml:space="preserve"> without subheadings</w:t>
      </w:r>
      <w:r w:rsidRPr="000368C9">
        <w:rPr>
          <w:rFonts w:ascii="Times New Roman" w:hAnsi="Times New Roman" w:cs="Times New Roman"/>
          <w:lang w:val="en-US"/>
        </w:rPr>
        <w:t xml:space="preserve">; </w:t>
      </w:r>
      <w:r w:rsidR="00034847" w:rsidRPr="000368C9">
        <w:rPr>
          <w:rFonts w:ascii="Times New Roman" w:hAnsi="Times New Roman" w:cs="Times New Roman"/>
          <w:lang w:val="en-US"/>
        </w:rPr>
        <w:t>a good introduction will be about one page of text, clearly state the problem, introduce relevant literature, note any controversies</w:t>
      </w:r>
      <w:r w:rsidR="00CE0CC2" w:rsidRPr="000368C9">
        <w:rPr>
          <w:rFonts w:ascii="Times New Roman" w:hAnsi="Times New Roman" w:cs="Times New Roman"/>
          <w:lang w:val="en-US"/>
        </w:rPr>
        <w:t>,</w:t>
      </w:r>
      <w:r w:rsidR="002450FB" w:rsidRPr="000368C9">
        <w:rPr>
          <w:rFonts w:ascii="Times New Roman" w:hAnsi="Times New Roman" w:cs="Times New Roman"/>
          <w:lang w:val="en-US"/>
        </w:rPr>
        <w:t xml:space="preserve"> and</w:t>
      </w:r>
      <w:r w:rsidR="00CE0CC2" w:rsidRPr="000368C9">
        <w:rPr>
          <w:rFonts w:ascii="Times New Roman" w:hAnsi="Times New Roman" w:cs="Times New Roman"/>
          <w:lang w:val="en-US"/>
        </w:rPr>
        <w:t xml:space="preserve"> present the aim or hypothesis </w:t>
      </w:r>
      <w:r w:rsidR="002450FB" w:rsidRPr="000368C9">
        <w:rPr>
          <w:rFonts w:ascii="Times New Roman" w:hAnsi="Times New Roman" w:cs="Times New Roman"/>
          <w:lang w:val="en-US"/>
        </w:rPr>
        <w:t>in the last paragraph</w:t>
      </w:r>
      <w:r w:rsidRPr="000368C9">
        <w:rPr>
          <w:rFonts w:ascii="Times New Roman" w:hAnsi="Times New Roman" w:cs="Times New Roman"/>
          <w:lang w:val="en-US"/>
        </w:rPr>
        <w:t>; example reference format using Endnote</w:t>
      </w:r>
      <w:r w:rsidR="00614871" w:rsidRPr="000368C9">
        <w:rPr>
          <w:rFonts w:ascii="Times New Roman" w:hAnsi="Times New Roman" w:cs="Times New Roman"/>
          <w:lang w:val="en-US"/>
        </w:rPr>
        <w:t>:</w:t>
      </w:r>
      <w:r w:rsidR="00A60E2B">
        <w:rPr>
          <w:rFonts w:ascii="Times New Roman" w:hAnsi="Times New Roman" w:cs="Times New Roman"/>
          <w:lang w:val="en-US"/>
        </w:rPr>
        <w:t xml:space="preserve"> </w:t>
      </w:r>
      <w:r w:rsidR="00A60E2B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Bcm9yYTwvQXV0aG9yPjxZZWFyPjIwMTQ8L1llYXI+PFJl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</w:fldData>
        </w:fldChar>
      </w:r>
      <w:r w:rsidR="00A60E2B">
        <w:rPr>
          <w:rFonts w:ascii="Times New Roman" w:hAnsi="Times New Roman" w:cs="Times New Roman"/>
          <w:lang w:val="en-US"/>
        </w:rPr>
        <w:instrText xml:space="preserve"> ADDIN EN.CITE </w:instrText>
      </w:r>
      <w:r w:rsidR="00A60E2B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Bcm9yYTwvQXV0aG9yPjxZZWFyPjIwMTQ8L1llYXI+PFJl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</w:fldData>
        </w:fldChar>
      </w:r>
      <w:r w:rsidR="00A60E2B">
        <w:rPr>
          <w:rFonts w:ascii="Times New Roman" w:hAnsi="Times New Roman" w:cs="Times New Roman"/>
          <w:lang w:val="en-US"/>
        </w:rPr>
        <w:instrText xml:space="preserve"> ADDIN EN.CITE.DATA </w:instrText>
      </w:r>
      <w:r w:rsidR="00A60E2B">
        <w:rPr>
          <w:rFonts w:ascii="Times New Roman" w:hAnsi="Times New Roman" w:cs="Times New Roman"/>
          <w:lang w:val="en-US"/>
        </w:rPr>
      </w:r>
      <w:r w:rsidR="00A60E2B">
        <w:rPr>
          <w:rFonts w:ascii="Times New Roman" w:hAnsi="Times New Roman" w:cs="Times New Roman"/>
          <w:lang w:val="en-US"/>
        </w:rPr>
        <w:fldChar w:fldCharType="end"/>
      </w:r>
      <w:r w:rsidR="00A60E2B">
        <w:rPr>
          <w:rFonts w:ascii="Times New Roman" w:hAnsi="Times New Roman" w:cs="Times New Roman"/>
          <w:lang w:val="en-US"/>
        </w:rPr>
        <w:fldChar w:fldCharType="separate"/>
      </w:r>
      <w:r w:rsidR="00A60E2B">
        <w:rPr>
          <w:rFonts w:ascii="Times New Roman" w:hAnsi="Times New Roman" w:cs="Times New Roman"/>
          <w:noProof/>
          <w:lang w:val="en-US"/>
        </w:rPr>
        <w:t>(Arora et al., 2014)</w:t>
      </w:r>
      <w:r w:rsidR="00A60E2B">
        <w:rPr>
          <w:rFonts w:ascii="Times New Roman" w:hAnsi="Times New Roman" w:cs="Times New Roman"/>
          <w:lang w:val="en-US"/>
        </w:rPr>
        <w:fldChar w:fldCharType="end"/>
      </w:r>
      <w:r w:rsidRPr="000368C9">
        <w:rPr>
          <w:rFonts w:ascii="Times New Roman" w:hAnsi="Times New Roman" w:cs="Times New Roman"/>
          <w:lang w:val="en-US"/>
        </w:rPr>
        <w:t>]</w:t>
      </w:r>
    </w:p>
    <w:p w14:paraId="51F1D91B" w14:textId="77777777" w:rsidR="00CE0CC2" w:rsidRPr="000368C9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E05B8AC" w14:textId="0E1AEAF8" w:rsidR="00CE0CC2" w:rsidRPr="000368C9" w:rsidRDefault="00CE0CC2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t>Results</w:t>
      </w:r>
    </w:p>
    <w:p w14:paraId="56C63CE4" w14:textId="403110DB" w:rsidR="00CE0CC2" w:rsidRPr="000368C9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>[</w:t>
      </w:r>
      <w:r w:rsidR="009C356B">
        <w:rPr>
          <w:rFonts w:ascii="Times New Roman" w:hAnsi="Times New Roman" w:cs="Times New Roman"/>
          <w:lang w:val="en-US"/>
        </w:rPr>
        <w:t>use subheadings but do not use footnotes</w:t>
      </w:r>
      <w:r w:rsidRPr="000368C9">
        <w:rPr>
          <w:rFonts w:ascii="Times New Roman" w:hAnsi="Times New Roman" w:cs="Times New Roman"/>
          <w:lang w:val="en-US"/>
        </w:rPr>
        <w:t>]</w:t>
      </w:r>
    </w:p>
    <w:p w14:paraId="49CFD9E9" w14:textId="77777777" w:rsidR="00CE0CC2" w:rsidRPr="000368C9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6ED83862" w14:textId="312FE5A1" w:rsidR="00CE0CC2" w:rsidRPr="000368C9" w:rsidRDefault="00CE0CC2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t>Discussion</w:t>
      </w:r>
    </w:p>
    <w:p w14:paraId="35DF194D" w14:textId="2940A8B3" w:rsidR="00CE0CC2" w:rsidRPr="000368C9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>[insert DISCUSSION here</w:t>
      </w:r>
      <w:r w:rsidR="00A60E2B">
        <w:rPr>
          <w:rFonts w:ascii="Times New Roman" w:hAnsi="Times New Roman" w:cs="Times New Roman"/>
          <w:lang w:val="en-US"/>
        </w:rPr>
        <w:t>, avoid subheadings</w:t>
      </w:r>
      <w:r w:rsidRPr="000368C9">
        <w:rPr>
          <w:rFonts w:ascii="Times New Roman" w:hAnsi="Times New Roman" w:cs="Times New Roman"/>
          <w:lang w:val="en-US"/>
        </w:rPr>
        <w:t>]</w:t>
      </w:r>
    </w:p>
    <w:p w14:paraId="5EF70952" w14:textId="77777777" w:rsidR="00CE0CC2" w:rsidRPr="000368C9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1287FC8C" w14:textId="716320F7" w:rsidR="009C356B" w:rsidRPr="000368C9" w:rsidRDefault="009C356B" w:rsidP="009C356B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Experimental procedures</w:t>
      </w:r>
    </w:p>
    <w:p w14:paraId="05F046B4" w14:textId="47B5C23F" w:rsidR="009C356B" w:rsidRDefault="009C356B" w:rsidP="009C356B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>[</w:t>
      </w:r>
      <w:r>
        <w:rPr>
          <w:rFonts w:ascii="Times New Roman" w:hAnsi="Times New Roman" w:cs="Times New Roman"/>
          <w:lang w:val="en-US"/>
        </w:rPr>
        <w:t xml:space="preserve">should be complete enough to allow </w:t>
      </w:r>
      <w:r w:rsidR="00A60E2B">
        <w:rPr>
          <w:rFonts w:ascii="Times New Roman" w:hAnsi="Times New Roman" w:cs="Times New Roman"/>
          <w:lang w:val="en-US"/>
        </w:rPr>
        <w:t>experiments to be repeated in conjunction with cited literature</w:t>
      </w:r>
      <w:r>
        <w:rPr>
          <w:rFonts w:ascii="Times New Roman" w:hAnsi="Times New Roman" w:cs="Times New Roman"/>
          <w:lang w:val="en-US"/>
        </w:rPr>
        <w:t xml:space="preserve">; Supplemental </w:t>
      </w:r>
      <w:r w:rsidR="00A60E2B">
        <w:rPr>
          <w:rFonts w:ascii="Times New Roman" w:hAnsi="Times New Roman" w:cs="Times New Roman"/>
          <w:lang w:val="en-US"/>
        </w:rPr>
        <w:t>Data can be used for more detail but not merely to shorten the text</w:t>
      </w:r>
      <w:r w:rsidRPr="000368C9">
        <w:rPr>
          <w:rFonts w:ascii="Times New Roman" w:hAnsi="Times New Roman" w:cs="Times New Roman"/>
          <w:lang w:val="en-US"/>
        </w:rPr>
        <w:t>]</w:t>
      </w:r>
    </w:p>
    <w:p w14:paraId="18898931" w14:textId="77777777" w:rsidR="00CE0CC2" w:rsidRPr="000368C9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59251961" w14:textId="77777777" w:rsidR="00CE0CC2" w:rsidRPr="000368C9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D5D4C50" w14:textId="77777777" w:rsidR="00661DAC" w:rsidRPr="000368C9" w:rsidRDefault="00661DAC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t>References</w:t>
      </w:r>
    </w:p>
    <w:p w14:paraId="0F457993" w14:textId="72AF1209" w:rsidR="00661DAC" w:rsidRPr="000368C9" w:rsidRDefault="006D1E47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>[</w:t>
      </w:r>
      <w:r w:rsidR="002450FB" w:rsidRPr="000368C9">
        <w:rPr>
          <w:rFonts w:ascii="Times New Roman" w:hAnsi="Times New Roman" w:cs="Times New Roman"/>
          <w:lang w:val="en-US"/>
        </w:rPr>
        <w:t xml:space="preserve">we recommend using citation management software, such as Endnote; for an excellent free alternative see </w:t>
      </w:r>
      <w:hyperlink r:id="rId8" w:history="1">
        <w:r w:rsidR="002450FB" w:rsidRPr="000368C9">
          <w:rPr>
            <w:rStyle w:val="Hyperlink"/>
            <w:rFonts w:ascii="Times New Roman" w:hAnsi="Times New Roman" w:cs="Times New Roman"/>
            <w:lang w:val="en-US"/>
          </w:rPr>
          <w:t>Mendeley</w:t>
        </w:r>
      </w:hyperlink>
      <w:r w:rsidR="00661DAC" w:rsidRPr="000368C9">
        <w:rPr>
          <w:rFonts w:ascii="Times New Roman" w:hAnsi="Times New Roman" w:cs="Times New Roman"/>
          <w:lang w:val="en-US"/>
        </w:rPr>
        <w:t>]</w:t>
      </w:r>
    </w:p>
    <w:p w14:paraId="7755AE14" w14:textId="77777777" w:rsidR="00661DAC" w:rsidRPr="000368C9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80EB892" w14:textId="77777777" w:rsidR="00A60E2B" w:rsidRPr="00A60E2B" w:rsidRDefault="00661DAC" w:rsidP="00A60E2B">
      <w:pPr>
        <w:pStyle w:val="EndNoteBibliography"/>
        <w:rPr>
          <w:noProof/>
        </w:rPr>
      </w:pPr>
      <w:r w:rsidRPr="000368C9">
        <w:fldChar w:fldCharType="begin"/>
      </w:r>
      <w:r w:rsidRPr="000368C9">
        <w:instrText xml:space="preserve"> ADDIN EN.REFLIST </w:instrText>
      </w:r>
      <w:r w:rsidRPr="000368C9">
        <w:fldChar w:fldCharType="separate"/>
      </w:r>
      <w:r w:rsidR="00A60E2B" w:rsidRPr="00A60E2B">
        <w:rPr>
          <w:noProof/>
        </w:rPr>
        <w:t>Arora, P., Baena, A., Yu, K.O., Saini, N.K., Kharkwal, S.S., Goldberg, M.F., Kunnath-Velayudhan, S., Carreno, L.J., Venkataswamy, M.M., Kim, J.</w:t>
      </w:r>
      <w:r w:rsidR="00A60E2B" w:rsidRPr="00A60E2B">
        <w:rPr>
          <w:i/>
          <w:noProof/>
        </w:rPr>
        <w:t>, et al.</w:t>
      </w:r>
      <w:r w:rsidR="00A60E2B" w:rsidRPr="00A60E2B">
        <w:rPr>
          <w:noProof/>
        </w:rPr>
        <w:t xml:space="preserve"> (2014). A single subset of dendritic cells controls the cytokine bias of natural killer T cell responses to diverse glycolipid antigens. Immunity</w:t>
      </w:r>
      <w:r w:rsidR="00A60E2B" w:rsidRPr="00A60E2B">
        <w:rPr>
          <w:i/>
          <w:noProof/>
        </w:rPr>
        <w:t xml:space="preserve"> 40</w:t>
      </w:r>
      <w:r w:rsidR="00A60E2B" w:rsidRPr="00A60E2B">
        <w:rPr>
          <w:noProof/>
        </w:rPr>
        <w:t>, 105-116.</w:t>
      </w:r>
    </w:p>
    <w:p w14:paraId="1239D450" w14:textId="53C85917" w:rsidR="00661DAC" w:rsidRPr="000368C9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fldChar w:fldCharType="end"/>
      </w:r>
    </w:p>
    <w:p w14:paraId="0D80CF25" w14:textId="77777777" w:rsidR="00A60E2B" w:rsidRPr="000368C9" w:rsidRDefault="00A60E2B" w:rsidP="00A60E2B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Acknowledg</w:t>
      </w:r>
      <w:r w:rsidRPr="000368C9">
        <w:rPr>
          <w:rFonts w:ascii="Times New Roman" w:hAnsi="Times New Roman" w:cs="Times New Roman"/>
          <w:b/>
          <w:lang w:val="en-US"/>
        </w:rPr>
        <w:t>ments</w:t>
      </w:r>
    </w:p>
    <w:p w14:paraId="21976DB9" w14:textId="77777777" w:rsidR="00A60E2B" w:rsidRPr="000368C9" w:rsidRDefault="00A60E2B" w:rsidP="00A60E2B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>[</w:t>
      </w:r>
      <w:r>
        <w:rPr>
          <w:rFonts w:ascii="Times New Roman" w:hAnsi="Times New Roman" w:cs="Times New Roman"/>
          <w:lang w:val="en-US"/>
        </w:rPr>
        <w:t>include contributions from non-authors, funding sources, and conflicts of interest</w:t>
      </w:r>
      <w:r w:rsidRPr="000368C9">
        <w:rPr>
          <w:rFonts w:ascii="Times New Roman" w:hAnsi="Times New Roman" w:cs="Times New Roman"/>
          <w:lang w:val="en-US"/>
        </w:rPr>
        <w:t>]</w:t>
      </w:r>
    </w:p>
    <w:p w14:paraId="1D51FBFA" w14:textId="77777777" w:rsidR="004D3E78" w:rsidRPr="000368C9" w:rsidRDefault="004D3E78" w:rsidP="00635CFA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6D3C7491" w14:textId="77777777" w:rsidR="00614871" w:rsidRPr="000368C9" w:rsidRDefault="00614871" w:rsidP="00635CFA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F45D7D7" w14:textId="77F78A60" w:rsidR="001E5820" w:rsidRPr="000368C9" w:rsidRDefault="001E5820">
      <w:pPr>
        <w:rPr>
          <w:rFonts w:ascii="Times New Roman" w:hAnsi="Times New Roman" w:cs="Times New Roman"/>
          <w:b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br w:type="page"/>
      </w:r>
    </w:p>
    <w:p w14:paraId="457632CA" w14:textId="77777777" w:rsidR="00614871" w:rsidRPr="000368C9" w:rsidRDefault="00614871" w:rsidP="00635CFA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t>Figure legends</w:t>
      </w:r>
    </w:p>
    <w:p w14:paraId="6287477F" w14:textId="49591D49" w:rsidR="001E5820" w:rsidRPr="000368C9" w:rsidRDefault="00CE0CC2" w:rsidP="00635CFA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t>Figure x.</w:t>
      </w:r>
      <w:r w:rsidRPr="000368C9">
        <w:rPr>
          <w:rFonts w:ascii="Times New Roman" w:hAnsi="Times New Roman" w:cs="Times New Roman"/>
          <w:lang w:val="en-US"/>
        </w:rPr>
        <w:t xml:space="preserve"> </w:t>
      </w:r>
      <w:r w:rsidR="00614871" w:rsidRPr="000368C9">
        <w:rPr>
          <w:rFonts w:ascii="Times New Roman" w:hAnsi="Times New Roman" w:cs="Times New Roman"/>
          <w:lang w:val="en-US"/>
        </w:rPr>
        <w:t>[listed one after another; do not add legend to figure files</w:t>
      </w:r>
      <w:r w:rsidRPr="000368C9">
        <w:rPr>
          <w:rFonts w:ascii="Times New Roman" w:hAnsi="Times New Roman" w:cs="Times New Roman"/>
          <w:lang w:val="en-US"/>
        </w:rPr>
        <w:t>; do not embed figures in this file; present each figure with a short summary of</w:t>
      </w:r>
      <w:r w:rsidR="00A60E2B">
        <w:rPr>
          <w:rFonts w:ascii="Times New Roman" w:hAnsi="Times New Roman" w:cs="Times New Roman"/>
          <w:lang w:val="en-US"/>
        </w:rPr>
        <w:t xml:space="preserve"> about</w:t>
      </w:r>
      <w:bookmarkStart w:id="0" w:name="_GoBack"/>
      <w:bookmarkEnd w:id="0"/>
      <w:r w:rsidRPr="000368C9">
        <w:rPr>
          <w:rFonts w:ascii="Times New Roman" w:hAnsi="Times New Roman" w:cs="Times New Roman"/>
          <w:lang w:val="en-US"/>
        </w:rPr>
        <w:t xml:space="preserve"> 15 words followed by a more comprehensive description</w:t>
      </w:r>
      <w:r w:rsidR="009C356B">
        <w:rPr>
          <w:rFonts w:ascii="Times New Roman" w:hAnsi="Times New Roman" w:cs="Times New Roman"/>
          <w:lang w:val="en-US"/>
        </w:rPr>
        <w:t>s of each panel; for pooled data, include the measures made (e.g., mean +/- SD)</w:t>
      </w:r>
      <w:r w:rsidR="00614871" w:rsidRPr="000368C9">
        <w:rPr>
          <w:rFonts w:ascii="Times New Roman" w:hAnsi="Times New Roman" w:cs="Times New Roman"/>
          <w:lang w:val="en-US"/>
        </w:rPr>
        <w:t>]</w:t>
      </w:r>
    </w:p>
    <w:p w14:paraId="4CE21DC1" w14:textId="77777777" w:rsidR="0008765C" w:rsidRPr="000368C9" w:rsidRDefault="0008765C">
      <w:pPr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br w:type="page"/>
      </w:r>
    </w:p>
    <w:p w14:paraId="10F72CA2" w14:textId="77777777" w:rsidR="0008765C" w:rsidRPr="000368C9" w:rsidRDefault="0008765C" w:rsidP="0008765C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t>Tables</w:t>
      </w:r>
    </w:p>
    <w:p w14:paraId="75780576" w14:textId="6BE53B19" w:rsidR="0008765C" w:rsidRPr="000368C9" w:rsidRDefault="0008765C" w:rsidP="0008765C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>[</w:t>
      </w:r>
      <w:r w:rsidR="009C356B">
        <w:rPr>
          <w:rFonts w:ascii="Times New Roman" w:hAnsi="Times New Roman" w:cs="Times New Roman"/>
          <w:lang w:val="en-US"/>
        </w:rPr>
        <w:t xml:space="preserve">use MS Word table function, </w:t>
      </w:r>
      <w:r w:rsidRPr="000368C9">
        <w:rPr>
          <w:rFonts w:ascii="Times New Roman" w:hAnsi="Times New Roman" w:cs="Times New Roman"/>
          <w:lang w:val="en-US"/>
        </w:rPr>
        <w:t>each on separate page, portrait, one-line title in bold, symbols and abbreviations immediately below the table</w:t>
      </w:r>
      <w:r w:rsidR="00AA39C2" w:rsidRPr="000368C9">
        <w:rPr>
          <w:rFonts w:ascii="Times New Roman" w:hAnsi="Times New Roman" w:cs="Times New Roman"/>
          <w:lang w:val="en-US"/>
        </w:rPr>
        <w:t xml:space="preserve">; see </w:t>
      </w:r>
      <w:hyperlink r:id="rId9" w:anchor="tables" w:history="1">
        <w:r w:rsidR="00AA39C2" w:rsidRPr="000368C9">
          <w:rPr>
            <w:rStyle w:val="Hyperlink"/>
            <w:rFonts w:ascii="Times New Roman" w:hAnsi="Times New Roman" w:cs="Times New Roman"/>
            <w:lang w:val="en-US"/>
          </w:rPr>
          <w:t>here</w:t>
        </w:r>
      </w:hyperlink>
      <w:r w:rsidR="00AA39C2" w:rsidRPr="000368C9">
        <w:rPr>
          <w:rFonts w:ascii="Times New Roman" w:hAnsi="Times New Roman" w:cs="Times New Roman"/>
          <w:lang w:val="en-US"/>
        </w:rPr>
        <w:t xml:space="preserve"> for further details</w:t>
      </w:r>
      <w:r w:rsidRPr="000368C9">
        <w:rPr>
          <w:rFonts w:ascii="Times New Roman" w:hAnsi="Times New Roman" w:cs="Times New Roman"/>
          <w:lang w:val="en-US"/>
        </w:rPr>
        <w:t>]</w:t>
      </w:r>
    </w:p>
    <w:p w14:paraId="026F6B7E" w14:textId="263DE373" w:rsidR="001E5820" w:rsidRDefault="001E5820" w:rsidP="00AA39C2">
      <w:pPr>
        <w:rPr>
          <w:rFonts w:ascii="Times New Roman" w:hAnsi="Times New Roman" w:cs="Times New Roman"/>
          <w:lang w:val="en-US"/>
        </w:rPr>
      </w:pPr>
    </w:p>
    <w:p w14:paraId="6D62C421" w14:textId="77777777" w:rsidR="00217128" w:rsidRDefault="00217128" w:rsidP="00AA39C2">
      <w:pPr>
        <w:rPr>
          <w:rFonts w:ascii="Times New Roman" w:hAnsi="Times New Roman" w:cs="Times New Roman"/>
          <w:lang w:val="en-US"/>
        </w:rPr>
      </w:pPr>
    </w:p>
    <w:p w14:paraId="010B1D34" w14:textId="6CD85E6F" w:rsidR="00217128" w:rsidRPr="000368C9" w:rsidRDefault="00357F7F" w:rsidP="00357F7F">
      <w:pPr>
        <w:spacing w:line="48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[Did you find this template useful? To find out more about how Nextgenediting can help you publish visit </w:t>
      </w:r>
      <w:hyperlink r:id="rId10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http://www.nextgenediting.com</w:t>
        </w:r>
      </w:hyperlink>
      <w:r>
        <w:rPr>
          <w:rStyle w:val="Hyperlink"/>
          <w:rFonts w:ascii="Times New Roman" w:hAnsi="Times New Roman" w:cs="Times New Roman"/>
          <w:lang w:val="en-US"/>
        </w:rPr>
        <w:t>.</w:t>
      </w:r>
      <w:r>
        <w:rPr>
          <w:rFonts w:ascii="Times New Roman" w:hAnsi="Times New Roman" w:cs="Times New Roman"/>
          <w:lang w:val="en-US"/>
        </w:rPr>
        <w:t xml:space="preserve"> Connect with us via social media (</w:t>
      </w:r>
      <w:hyperlink r:id="rId11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LinkedIn</w:t>
        </w:r>
      </w:hyperlink>
      <w:r>
        <w:rPr>
          <w:rFonts w:ascii="Times New Roman" w:hAnsi="Times New Roman" w:cs="Times New Roman"/>
          <w:lang w:val="en-US"/>
        </w:rPr>
        <w:t xml:space="preserve">, </w:t>
      </w:r>
      <w:hyperlink r:id="rId12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Facebook</w:t>
        </w:r>
      </w:hyperlink>
      <w:r>
        <w:rPr>
          <w:rFonts w:ascii="Times New Roman" w:hAnsi="Times New Roman" w:cs="Times New Roman"/>
          <w:lang w:val="en-US"/>
        </w:rPr>
        <w:t xml:space="preserve">, or </w:t>
      </w:r>
      <w:hyperlink r:id="rId13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Twitter</w:t>
        </w:r>
      </w:hyperlink>
      <w:r>
        <w:rPr>
          <w:rStyle w:val="Hyperlink"/>
          <w:rFonts w:ascii="Times New Roman" w:hAnsi="Times New Roman" w:cs="Times New Roman"/>
          <w:lang w:val="en-US"/>
        </w:rPr>
        <w:t>)</w:t>
      </w:r>
      <w:r>
        <w:rPr>
          <w:rFonts w:ascii="Times New Roman" w:hAnsi="Times New Roman" w:cs="Times New Roman"/>
          <w:lang w:val="en-US"/>
        </w:rPr>
        <w:t xml:space="preserve"> for news and special offers!]</w:t>
      </w:r>
    </w:p>
    <w:sectPr w:rsidR="00217128" w:rsidRPr="000368C9" w:rsidSect="000368C9">
      <w:headerReference w:type="default" r:id="rId14"/>
      <w:footerReference w:type="even" r:id="rId15"/>
      <w:footerReference w:type="default" r:id="rId16"/>
      <w:pgSz w:w="11900" w:h="16840"/>
      <w:pgMar w:top="1440" w:right="1797" w:bottom="1440" w:left="1797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CEC9A07" w14:textId="77777777" w:rsidR="00CE0CC2" w:rsidRDefault="00CE0CC2" w:rsidP="004D3E78">
      <w:r>
        <w:separator/>
      </w:r>
    </w:p>
  </w:endnote>
  <w:endnote w:type="continuationSeparator" w:id="0">
    <w:p w14:paraId="76AC5153" w14:textId="77777777" w:rsidR="00CE0CC2" w:rsidRDefault="00CE0CC2" w:rsidP="004D3E7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D6F7D4A" w14:textId="77777777" w:rsidR="00CE0CC2" w:rsidRDefault="00CE0CC2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9265F1E" w14:textId="77777777" w:rsidR="00CE0CC2" w:rsidRDefault="00CE0CC2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7035C42" w14:textId="77777777" w:rsidR="00CE0CC2" w:rsidRDefault="00CE0CC2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A60E2B">
      <w:rPr>
        <w:rStyle w:val="PageNumber"/>
        <w:noProof/>
      </w:rPr>
      <w:t>1</w:t>
    </w:r>
    <w:r>
      <w:rPr>
        <w:rStyle w:val="PageNumber"/>
      </w:rPr>
      <w:fldChar w:fldCharType="end"/>
    </w:r>
  </w:p>
  <w:p w14:paraId="46F712D0" w14:textId="77777777" w:rsidR="00CE0CC2" w:rsidRDefault="00CE0CC2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77B6BB6" w14:textId="77777777" w:rsidR="00CE0CC2" w:rsidRDefault="00CE0CC2" w:rsidP="004D3E78">
      <w:r>
        <w:separator/>
      </w:r>
    </w:p>
  </w:footnote>
  <w:footnote w:type="continuationSeparator" w:id="0">
    <w:p w14:paraId="3AFB0295" w14:textId="77777777" w:rsidR="00CE0CC2" w:rsidRDefault="00CE0CC2" w:rsidP="004D3E78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DE2BFE1" w14:textId="07CCD87A" w:rsidR="00CE0CC2" w:rsidRPr="004D3E78" w:rsidRDefault="00CE0CC2">
    <w:pPr>
      <w:pStyle w:val="Header"/>
      <w:rPr>
        <w:sz w:val="16"/>
      </w:rPr>
    </w:pPr>
    <w:r w:rsidRPr="004D3E78">
      <w:rPr>
        <w:sz w:val="16"/>
      </w:rPr>
      <w:t xml:space="preserve">Nextgenediting Template </w:t>
    </w:r>
    <w:r w:rsidR="00A60E2B">
      <w:rPr>
        <w:sz w:val="16"/>
      </w:rPr>
      <w:t>Immunity</w:t>
    </w:r>
    <w:r w:rsidRPr="004D3E78">
      <w:rPr>
        <w:sz w:val="16"/>
      </w:rPr>
      <w:t>_Word_Template.docx</w:t>
    </w:r>
  </w:p>
  <w:p w14:paraId="4EE7C9F1" w14:textId="77777777" w:rsidR="00CE0CC2" w:rsidRPr="004D3E78" w:rsidRDefault="00CE0CC2">
    <w:pPr>
      <w:pStyle w:val="Header"/>
      <w:rPr>
        <w:sz w:val="16"/>
      </w:rPr>
    </w:pPr>
    <w:r w:rsidRPr="004D3E78">
      <w:rPr>
        <w:sz w:val="16"/>
      </w:rPr>
      <w:t>www.nextgenediting.com [double click header to delete]</w:t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BE30CED"/>
    <w:multiLevelType w:val="hybridMultilevel"/>
    <w:tmpl w:val="401008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removePersonalInformation/>
  <w:removeDateAndTime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mmunit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ta02sa5hwrftleaz9svrdfztdtpppp2xwvx&quot;&gt;Example Endnote References&lt;record-ids&gt;&lt;item&gt;6&lt;/item&gt;&lt;/record-ids&gt;&lt;/item&gt;&lt;/Libraries&gt;"/>
  </w:docVars>
  <w:rsids>
    <w:rsidRoot w:val="00182DE4"/>
    <w:rsid w:val="00034847"/>
    <w:rsid w:val="000368C9"/>
    <w:rsid w:val="0008765C"/>
    <w:rsid w:val="00114396"/>
    <w:rsid w:val="00182DE4"/>
    <w:rsid w:val="001E5820"/>
    <w:rsid w:val="00217128"/>
    <w:rsid w:val="002450FB"/>
    <w:rsid w:val="00357F7F"/>
    <w:rsid w:val="004D3E78"/>
    <w:rsid w:val="005B348B"/>
    <w:rsid w:val="005F0ACD"/>
    <w:rsid w:val="00614871"/>
    <w:rsid w:val="00635CFA"/>
    <w:rsid w:val="00661DAC"/>
    <w:rsid w:val="006D1E47"/>
    <w:rsid w:val="00876B5A"/>
    <w:rsid w:val="00997E8E"/>
    <w:rsid w:val="009C356B"/>
    <w:rsid w:val="00A60E2B"/>
    <w:rsid w:val="00AA39C2"/>
    <w:rsid w:val="00B44AE7"/>
    <w:rsid w:val="00CE0CC2"/>
    <w:rsid w:val="00D13C05"/>
    <w:rsid w:val="00FD08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9AE430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  <w:style w:type="paragraph" w:styleId="ListParagraph">
    <w:name w:val="List Paragraph"/>
    <w:basedOn w:val="Normal"/>
    <w:uiPriority w:val="34"/>
    <w:qFormat/>
    <w:rsid w:val="000368C9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  <w:style w:type="paragraph" w:styleId="ListParagraph">
    <w:name w:val="List Paragraph"/>
    <w:basedOn w:val="Normal"/>
    <w:uiPriority w:val="34"/>
    <w:qFormat/>
    <w:rsid w:val="000368C9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132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706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373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427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377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://www.linkedin.com/company/nextgenediting/" TargetMode="External"/><Relationship Id="rId12" Type="http://schemas.openxmlformats.org/officeDocument/2006/relationships/hyperlink" Target="https://www.facebook.com/pages/Nextgenediting/131606863661962" TargetMode="External"/><Relationship Id="rId13" Type="http://schemas.openxmlformats.org/officeDocument/2006/relationships/hyperlink" Target="https://twitter.com/nextgenediting" TargetMode="External"/><Relationship Id="rId14" Type="http://schemas.openxmlformats.org/officeDocument/2006/relationships/header" Target="header1.xml"/><Relationship Id="rId15" Type="http://schemas.openxmlformats.org/officeDocument/2006/relationships/footer" Target="footer1.xml"/><Relationship Id="rId16" Type="http://schemas.openxmlformats.org/officeDocument/2006/relationships/footer" Target="footer2.xml"/><Relationship Id="rId17" Type="http://schemas.openxmlformats.org/officeDocument/2006/relationships/fontTable" Target="fontTable.xml"/><Relationship Id="rId18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://www.mendeley.com/" TargetMode="External"/><Relationship Id="rId9" Type="http://schemas.openxmlformats.org/officeDocument/2006/relationships/hyperlink" Target="http://www.plosone.org/static/figureGuidelines" TargetMode="External"/><Relationship Id="rId10" Type="http://schemas.openxmlformats.org/officeDocument/2006/relationships/hyperlink" Target="http://www.nextgenediting.co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450</Words>
  <Characters>2750</Characters>
  <Application>Microsoft Macintosh Word</Application>
  <DocSecurity>0</DocSecurity>
  <Lines>51</Lines>
  <Paragraphs>10</Paragraphs>
  <ScaleCrop>false</ScaleCrop>
  <Company/>
  <LinksUpToDate>false</LinksUpToDate>
  <CharactersWithSpaces>319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4-01-30T15:45:00Z</dcterms:created>
  <dcterms:modified xsi:type="dcterms:W3CDTF">2014-02-04T13:41:00Z</dcterms:modified>
</cp:coreProperties>
</file>